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F327D" w14:textId="1E3ADE11" w:rsidR="00391697" w:rsidRDefault="00CE085C">
      <w:r>
        <w:fldChar w:fldCharType="begin"/>
      </w:r>
      <w:r w:rsidR="00BD4006">
        <w:instrText xml:space="preserve"> ADDIN ZOTERO_ITEM CSL_CITATION {"citationID":"hCApatKF","properties":{"formattedCitation":"[1]","plainCitation":"[1]","noteIndex":0},"citationItems":[{"id":2508,"uris":["http://zotero.org/users/9213158/items/MHY3LBCS"],"itemData":{"id":2508,"type":"article-journal","abstract":"Purpose – The applications of multi-agent systems (MASs) are considered to be among the most promising paradigms for detailed investigations and reliable problem-solving methods, and MAS applications make it possible for researchers and practitioners to better understand complex systems. Although a number of prior studies have been conducted to address complex issues that arise from construction projects, few studies have summarised the applications and discussed the capacity of MASs from the perspective of construction management. To fill the gap, this paper provides a comprehensive literature review of MAS applications from the perspective of construction management.","container-title":"Engineering, Construction and Architectural Management","DOI":"10.1108/ECAM-01-2021-0038","ISSN":"0969-9988","issue":"9","journalAbbreviation":"ECAM","language":"en","page":"3288-3310","source":"DOI.org (Crossref)","title":"Applications of multi-agent systems from the perspective of construction management: A literature review","title-short":"Applications of multi-agent systems from the perspective of construction management","volume":"29","author":[{"family":"Xiang","given":"Liqun"},{"family":"Tan","given":"Yongtao"},{"family":"Shen","given":"Geoffrey"},{"family":"Jin","given":"Xin"}],"issued":{"date-parts":[["2022",11,24]]}}}],"schema":"https://github.com/citation-style-language/schema/raw/master/csl-citation.json"} </w:instrText>
      </w:r>
      <w:r>
        <w:fldChar w:fldCharType="separate"/>
      </w:r>
      <w:r w:rsidRPr="00CE085C">
        <w:rPr>
          <w:rFonts w:ascii="Calibri" w:hAnsi="Calibri" w:cs="Calibri"/>
        </w:rPr>
        <w:t>[1]</w:t>
      </w:r>
      <w:r>
        <w:fldChar w:fldCharType="end"/>
      </w:r>
      <w:r>
        <w:t xml:space="preserve"> </w:t>
      </w:r>
    </w:p>
    <w:p w14:paraId="1A078681" w14:textId="6FDE3E60" w:rsidR="00CE085C" w:rsidRDefault="00CE085C">
      <w:r>
        <w:fldChar w:fldCharType="begin"/>
      </w:r>
      <w:r w:rsidR="00BD4006">
        <w:instrText xml:space="preserve"> ADDIN ZOTERO_ITEM CSL_CITATION {"citationID":"a4xr508f","properties":{"formattedCitation":"[2]","plainCitation":"[2]","noteIndex":0},"citationItems":[{"id":2414,"uris":["http://zotero.org/users/9213158/items/9EZ6BVRX"],"itemData":{"id":2414,"type":"article-journal","abstract":"This paper presents safety barrier certiﬁcates that ensure scalable and provably collision-free behaviors in multirobot systems by modifying the nominal controllers to formally satisfy safety constraints. This is achieved by minimizing the difference between the actual and the nominal controllers subject to safety constraints. The resulting computation of the safety controllers is done through a quadratic programming problem that can be solved in real-time and in this paper, we describe a series of problems of increasing complexity. Starting with a centralized formulation, where the safety controller is computed across all agents simultaneously, we show how one can achieve a natural decentralization whereby individual robots only have to remain safe relative to nearby robots. Conservativeness and existence of solutions as well as deadlockavoidance are then addressed using a mixture of relaxed control barrier functions, hybrid braking controllers, and consistent perturbations. The resulting control strategy is veriﬁed experimentally on a collection of wheeled mobile robots whose nominal controllers are explicitly designed to make the robots collide.","container-title":"IEEE Transactions on Robotics","DOI":"10.1109/TRO.2017.2659727","ISSN":"1552-3098, 1941-0468","issue":"3","journalAbbreviation":"IEEE Trans. Robot.","language":"en","page":"661-674","source":"DOI.org (Crossref)","title":"Safety Barrier Certificates for Collisions-Free Multirobot Systems","volume":"33","author":[{"family":"Wang","given":"Li"},{"family":"Ames","given":"Aaron D."},{"family":"Egerstedt","given":"Magnus"}],"issued":{"date-parts":[["2017",6]]}}}],"schema":"https://github.com/citation-style-language/schema/raw/master/csl-citation.json"} </w:instrText>
      </w:r>
      <w:r>
        <w:fldChar w:fldCharType="separate"/>
      </w:r>
      <w:r w:rsidRPr="00CE085C">
        <w:rPr>
          <w:rFonts w:ascii="Calibri" w:hAnsi="Calibri" w:cs="Calibri"/>
        </w:rPr>
        <w:t>[2]</w:t>
      </w:r>
      <w:r>
        <w:fldChar w:fldCharType="end"/>
      </w:r>
    </w:p>
    <w:p w14:paraId="7F4BF072" w14:textId="5E2316E7" w:rsidR="00872EDC" w:rsidRDefault="00CE085C">
      <w:r>
        <w:fldChar w:fldCharType="begin"/>
      </w:r>
      <w:r w:rsidR="00BD4006">
        <w:instrText xml:space="preserve"> ADDIN ZOTERO_ITEM CSL_CITATION {"citationID":"oYiAYjTD","properties":{"formattedCitation":"[3]\\uc0\\u8211{}[5]","plainCitation":"[3]–[5]","noteIndex":0},"citationItems":[{"id":2830,"uris":["http://zotero.org/users/9213158/items/2Y8MVA84"],"itemData":{"id":2830,"type":"article-journal","abstract":"Platooning has been exploited as a method for vehicles to minimize energy consumption. In this article, we present a constraint-driven optimal control framework that yields emergent platooning behavior for connected and automated vehicles operating in an open transportation system. Our approach combines recent insights in constraint-driven optimal control with the physical aerodynamic interactions between vehicles in a highway setting. The result is a set of equations that describes when platooning is an appropriate strategy, as well as a descriptive optimal control law that yields emergent platooning behavior. Finally, we demonstrate these properties in simulation.","container-title":"IEEE Control Systems Letters","DOI":"10.1109/LCSYS.2021.3133801","ISSN":"2475-1456","journalAbbreviation":"IEEE Control Syst. Lett.","language":"en","note":"arXiv:2109.05988 [cs, math]","page":"1754-1759","source":"arXiv.org","title":"Constraint-Driven Optimal Control of Multi-Agent Systems: A Highway Platooning Case Study","title-short":"Constraint-Driven Optimal Control of Multi-Agent Systems","volume":"6","author":[{"family":"Beaver","given":"Logan E."},{"family":"Malikopoulos","given":"Andreas A."}],"issued":{"date-parts":[["2022"]]}}},{"id":2829,"uris":["http://zotero.org/users/9213158/items/NIEL6ZU2"],"itemData":{"id":2829,"type":"article","abstract":"In this letter, we present a constraint-driven optimal control framework that achieves emergent cluster ﬂocking within a constrained 2D environment. We formulate a decentralized optimal control problem that includes safety, ﬂocking, and predator avoidance constraints. We explicitly derive conditions for constraint compatibility and propose an event-driven constraint relaxation scheme, which we map to an equivalent ﬁnite state machine that intuitively describes the behavior of each agent in the system. Instead of minimizing control effort, as it is common in the ecologically-inspired robotics literature, in our approach, we minimize each agent’s deviation from their most efﬁcient locomotion speed. Finally, we demonstrate our approach in simulation both with and without the presence of a predator.","language":"en","note":"arXiv:2203.11057 [math]","number":"arXiv:2203.11057","publisher":"arXiv","source":"arXiv.org","title":"Constraint-Driven Optimal Control for Emergent Swarming and Predator Avoidance","URL":"http://arxiv.org/abs/2203.11057","author":[{"family":"Beaver","given":"Logan E."},{"family":"Malikopoulos","given":"Andreas A."}],"accessed":{"date-parts":[["2023",3,2]]},"issued":{"date-parts":[["2022",3,21]]}}},{"id":2990,"uris":["http://zotero.org/users/9213158/items/RZZV2C28"],"itemData":{"id":2990,"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schema":"https://github.com/citation-style-language/schema/raw/master/csl-citation.json"} </w:instrText>
      </w:r>
      <w:r>
        <w:fldChar w:fldCharType="separate"/>
      </w:r>
      <w:r w:rsidR="00872EDC" w:rsidRPr="00872EDC">
        <w:rPr>
          <w:rFonts w:ascii="Calibri" w:hAnsi="Calibri" w:cs="Calibri"/>
          <w:szCs w:val="24"/>
        </w:rPr>
        <w:t>[3]</w:t>
      </w:r>
      <w:proofErr w:type="gramStart"/>
      <w:r w:rsidR="00872EDC" w:rsidRPr="00872EDC">
        <w:rPr>
          <w:rFonts w:ascii="Calibri" w:hAnsi="Calibri" w:cs="Calibri"/>
          <w:szCs w:val="24"/>
        </w:rPr>
        <w:t>–[</w:t>
      </w:r>
      <w:proofErr w:type="gramEnd"/>
      <w:r w:rsidR="00872EDC" w:rsidRPr="00872EDC">
        <w:rPr>
          <w:rFonts w:ascii="Calibri" w:hAnsi="Calibri" w:cs="Calibri"/>
          <w:szCs w:val="24"/>
        </w:rPr>
        <w:t>5]</w:t>
      </w:r>
      <w:r>
        <w:fldChar w:fldCharType="end"/>
      </w:r>
    </w:p>
    <w:p w14:paraId="26ACAE00" w14:textId="608A7A5A" w:rsidR="00872EDC" w:rsidRDefault="00872EDC">
      <w:r>
        <w:fldChar w:fldCharType="begin"/>
      </w:r>
      <w:r w:rsidR="00BD4006">
        <w:instrText xml:space="preserve"> ADDIN ZOTERO_ITEM CSL_CITATION {"citationID":"wt5RA9He","properties":{"formattedCitation":"[6]","plainCitation":"[6]","noteIndex":0},"citationItems":[{"id":3053,"uris":["http://zotero.org/users/9213158/items/FG2J5SCQ"],"itemData":{"id":3053,"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schema":"https://github.com/citation-style-language/schema/raw/master/csl-citation.json"} </w:instrText>
      </w:r>
      <w:r>
        <w:fldChar w:fldCharType="separate"/>
      </w:r>
      <w:r w:rsidRPr="00872EDC">
        <w:rPr>
          <w:rFonts w:ascii="Calibri" w:hAnsi="Calibri" w:cs="Calibri"/>
        </w:rPr>
        <w:t>[6]</w:t>
      </w:r>
      <w:r>
        <w:fldChar w:fldCharType="end"/>
      </w:r>
    </w:p>
    <w:p w14:paraId="68E53D63" w14:textId="3D70EBD6" w:rsidR="00E41EF6" w:rsidRDefault="00E41EF6"/>
    <w:p w14:paraId="301447A9" w14:textId="373E64B1" w:rsidR="00E41EF6" w:rsidRDefault="00E41EF6">
      <w:r>
        <w:fldChar w:fldCharType="begin"/>
      </w:r>
      <w:r w:rsidR="00BD4006">
        <w:instrText xml:space="preserve"> ADDIN ZOTERO_ITEM CSL_CITATION {"citationID":"Nh0vPeG5","properties":{"formattedCitation":"[7]\\uc0\\u8211{}[9]","plainCitation":"[7]–[9]","noteIndex":0},"citationItems":[{"id":2846,"uris":["http://zotero.org/users/9213158/items/NFLV9595"],"itemData":{"id":2846,"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id":2849,"uris":["http://zotero.org/users/9213158/items/UQ8IZM9I"],"itemData":{"id":2849,"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id":2776,"uris":["http://zotero.org/users/9213158/items/6FU9B2DP"],"itemData":{"id":2776,"type":"article-journal","abstract":"Swarm robotics will tackle real-world applications by leveraging automatic design, heterogeneity, and hierarchical self-organization.\n          , \n            Swarm robotics will tackle real-world applications by leveraging automatic design, heterogeneity, and hierarchical self-organization.","container-title":"Science Robotics","DOI":"10.1126/scirobotics.abe4385","ISSN":"2470-9476","issue":"49","journalAbbreviation":"Sci. Robot.","language":"en","page":"eabe4385","source":"DOI.org (Crossref)","title":"Reflections on the future of swarm robotics","volume":"5","author":[{"family":"Dorigo","given":"Marco"},{"family":"Theraulaz","given":"Guy"},{"family":"Trianni","given":"Vito"}],"issued":{"date-parts":[["2020",12,16]]}}}],"schema":"https://github.com/citation-style-language/schema/raw/master/csl-citation.json"} </w:instrText>
      </w:r>
      <w:r>
        <w:fldChar w:fldCharType="separate"/>
      </w:r>
      <w:r w:rsidRPr="00E41EF6">
        <w:rPr>
          <w:rFonts w:ascii="Calibri" w:hAnsi="Calibri" w:cs="Calibri"/>
          <w:szCs w:val="24"/>
        </w:rPr>
        <w:t>[7]</w:t>
      </w:r>
      <w:proofErr w:type="gramStart"/>
      <w:r w:rsidRPr="00E41EF6">
        <w:rPr>
          <w:rFonts w:ascii="Calibri" w:hAnsi="Calibri" w:cs="Calibri"/>
          <w:szCs w:val="24"/>
        </w:rPr>
        <w:t>–[</w:t>
      </w:r>
      <w:proofErr w:type="gramEnd"/>
      <w:r w:rsidRPr="00E41EF6">
        <w:rPr>
          <w:rFonts w:ascii="Calibri" w:hAnsi="Calibri" w:cs="Calibri"/>
          <w:szCs w:val="24"/>
        </w:rPr>
        <w:t>9]</w:t>
      </w:r>
      <w:r>
        <w:fldChar w:fldCharType="end"/>
      </w:r>
    </w:p>
    <w:p w14:paraId="7663A009" w14:textId="185CD3D7" w:rsidR="00CA61B8" w:rsidRDefault="00876F1F">
      <w:r>
        <w:fldChar w:fldCharType="begin"/>
      </w:r>
      <w:r w:rsidR="00BD4006">
        <w:instrText xml:space="preserve"> ADDIN ZOTERO_ITEM CSL_CITATION {"citationID":"0RM5jQAz","properties":{"formattedCitation":"[7], [8]","plainCitation":"[7], [8]","noteIndex":0},"citationItems":[{"id":2846,"uris":["http://zotero.org/users/9213158/items/NFLV9595"],"itemData":{"id":2846,"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id":2849,"uris":["http://zotero.org/users/9213158/items/UQ8IZM9I"],"itemData":{"id":2849,"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schema":"https://github.com/citation-style-language/schema/raw/master/csl-citation.json"} </w:instrText>
      </w:r>
      <w:r>
        <w:fldChar w:fldCharType="separate"/>
      </w:r>
      <w:r w:rsidRPr="00876F1F">
        <w:rPr>
          <w:rFonts w:ascii="Calibri" w:hAnsi="Calibri" w:cs="Calibri"/>
        </w:rPr>
        <w:t>[7], [8]</w:t>
      </w:r>
      <w:r>
        <w:fldChar w:fldCharType="end"/>
      </w:r>
    </w:p>
    <w:p w14:paraId="08D76967" w14:textId="5B64E722" w:rsidR="00876F1F" w:rsidRDefault="00876F1F">
      <w:r>
        <w:fldChar w:fldCharType="begin"/>
      </w:r>
      <w:r w:rsidR="00BD4006">
        <w:instrText xml:space="preserve"> ADDIN ZOTERO_ITEM CSL_CITATION {"citationID":"NwjFZyh7","properties":{"formattedCitation":"[10]","plainCitation":"[10]","noteIndex":0},"citationItems":[{"id":3120,"uris":["http://zotero.org/users/9213158/items/SQS2CYCI"],"itemData":{"id":3120,"type":"article","abstract":"The last decade has witnessed an experimental revolution in data science and machine learning, epitomised by deep learning methods. Indeed, many high-dimensional learning tasks previously thought to be beyond reach -- such as computer vision, playing Go, or protein folding -- are in fact feasible with appropriate computational scale. Remarkably, the essence of deep learning is built from two simple algorithmic principles: first, the notion of representation or feature learning, whereby adapted, often hierarchical, features capture the appropriate notion of regularity for each task, and second, learning by local gradient-descent type methods, typically implemented as backpropagation. While learning generic functions in high dimensions is a cursed estimation problem, most tasks of interest are not generic, and come with essential pre-defined regularities arising from the underlying low-dimensionality and structure of the physical world. This text is concerned with exposing these regularities through unified geometric principles that can be applied throughout a wide spectrum of applications. Such a 'geometric unification' endeavour, in the spirit of Felix Klein's Erlangen Program, serves a dual purpose: on one hand, it provides a common mathematical framework to study the most successful neural network architectures, such as CNNs, RNNs, GNNs, and Transformers. On the other hand, it gives a constructive procedure to incorporate prior physical knowledge into neural architectures and provide principled way to build future architectures yet to be invented.","language":"en","note":"arXiv:2104.13478 [cs, stat]","number":"arXiv:2104.13478","publisher":"arXiv","source":"arXiv.org","title":"Geometric Deep Learning: Grids, Groups, Graphs, Geodesics, and Gauges","title-short":"Geometric Deep Learning","URL":"http://arxiv.org/abs/2104.13478","author":[{"family":"Bronstein","given":"Michael M."},{"family":"Bruna","given":"Joan"},{"family":"Cohen","given":"Taco"},{"family":"Veličković","given":"Petar"}],"accessed":{"date-parts":[["2023",3,7]]},"issued":{"date-parts":[["2021",5,2]]}}}],"schema":"https://github.com/citation-style-language/schema/raw/master/csl-citation.json"} </w:instrText>
      </w:r>
      <w:r>
        <w:fldChar w:fldCharType="separate"/>
      </w:r>
      <w:r w:rsidRPr="00876F1F">
        <w:rPr>
          <w:rFonts w:ascii="Calibri" w:hAnsi="Calibri" w:cs="Calibri"/>
        </w:rPr>
        <w:t>[10]</w:t>
      </w:r>
      <w:r>
        <w:fldChar w:fldCharType="end"/>
      </w:r>
    </w:p>
    <w:p w14:paraId="13A5A1F3" w14:textId="1F2D6410" w:rsidR="00876F1F" w:rsidRDefault="00876F1F">
      <w:r>
        <w:fldChar w:fldCharType="begin"/>
      </w:r>
      <w:r w:rsidR="00BD4006">
        <w:instrText xml:space="preserve"> ADDIN ZOTERO_ITEM CSL_CITATION {"citationID":"6OYQWVa2","properties":{"formattedCitation":"[11]","plainCitation":"[11]","noteIndex":0},"citationItems":[{"id":2848,"uris":["http://zotero.org/users/9213158/items/7T36KNJZ"],"itemData":{"id":2848,"type":"article-journal","abstract":"Along with the great success of deep neural networks, there is also growing concern about their black-box nature. The interpretability issue affects people’s trust on deep learning systems. It is also related to many ethical problems, e.g., algorithmic discrimination. Moreover, interpretability is a desired property for deep networks to become powerful tools in other research ﬁelds, e.g., drug discovery and genomics. In this survey, we conduct a comprehensive review of the neural network interpretability research. We ﬁrst clarify the deﬁnition of interpretability as it has been used in many different contexts. Then we elaborate on the importance of interpretability and propose a novel taxonomy organized along three dimensions: type of engagement (passive vs. active interpretation approaches), the type of explanation, and the focus (from local to global interpretability). This taxonomy provides a meaningful 3D view of distribution of papers from the relevant literature as two of the dimensions are not simply categorical but allow ordinal subcategories. Finally, we summarize the existing interpretability evaluation methods and suggest possible research directions inspired by our new taxonomy.","container-title":"IEEE Transactions on Emerging Topics in Computational Intelligence","DOI":"10.1109/TETCI.2021.3100641","ISSN":"2471-285X","issue":"5","journalAbbreviation":"IEEE Trans. Emerg. Top. Comput. Intell.","language":"en","note":"arXiv:2012.14261 [cs]","page":"726-742","source":"arXiv.org","title":"A Survey on Neural Network Interpretability","volume":"5","author":[{"family":"Zhang","given":"Yu"},{"family":"Tiňo","given":"Peter"},{"family":"Leonardis","given":"Aleš"},{"family":"Tang","given":"Ke"}],"issued":{"date-parts":[["2021",10]]}}}],"schema":"https://github.com/citation-style-language/schema/raw/master/csl-citation.json"} </w:instrText>
      </w:r>
      <w:r>
        <w:fldChar w:fldCharType="separate"/>
      </w:r>
      <w:r w:rsidRPr="00876F1F">
        <w:rPr>
          <w:rFonts w:ascii="Calibri" w:hAnsi="Calibri" w:cs="Calibri"/>
        </w:rPr>
        <w:t>[11]</w:t>
      </w:r>
      <w:r>
        <w:fldChar w:fldCharType="end"/>
      </w:r>
    </w:p>
    <w:p w14:paraId="2277D1DE" w14:textId="5C1C9DCE" w:rsidR="00647AB5" w:rsidRDefault="00647AB5">
      <w:r>
        <w:fldChar w:fldCharType="begin"/>
      </w:r>
      <w:r w:rsidR="00BD4006">
        <w:instrText xml:space="preserve"> ADDIN ZOTERO_ITEM CSL_CITATION {"citationID":"SLEz6q02","properties":{"formattedCitation":"[5], [6], [12]","plainCitation":"[5], [6], [12]","noteIndex":0},"citationItems":[{"id":2990,"uris":["http://zotero.org/users/9213158/items/RZZV2C28"],"itemData":{"id":2990,"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3053,"uris":["http://zotero.org/users/9213158/items/FG2J5SCQ"],"itemData":{"id":3053,"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id":3001,"uris":["http://zotero.org/users/9213158/items/ARNTF8AQ"],"itemData":{"id":3001,"type":"article-journal","abstract":"Many real-world problems require the coordination of multiple autonomous agents. Recent work has shown the promise of Graph Neural Networks (GNNs) to learn explicit communication strategies that enable complex multiagent coordination. These works use models of cooperative multi-agent systems whereby agents strive to achieve a shared global goal. When considering agents with self-interested local objectives, the standard design choice is to model these as separate learning systems (albeit sharing the same environment). Such a design choice, however, precludes the existence of a single, differentiable communication channel, and consequently prohibits the learning of inter-agent communication strategies. In this work, we address this gap by presenting a learning model that accommodates individual non-shared rewards and a differentiable communication channel that is common among all agents. We focus on the case where agents have self-interested objectives, and develop a learning algorithm that elicits the emergence of adversarial communications. We perform experiments on multi-agent coverage and path planning problems, and employ a post-hoc interpretability technique to visualize the messages that agents communicate to each other. We show how a single self-interested agent is capable of learning highly manipulative communication strategies that allows it to signiﬁcantly outperform a cooperative team of agents.","language":"en","source":"Zotero","title":"The Emergence of Adversarial Communication in Multi-Agent Reinforcement Learning","author":[{"family":"Blumenkamp","given":"Jan"},{"family":"Prorok","given":"Amanda"}]}}],"schema":"https://github.com/citation-style-language/schema/raw/master/csl-citation.json"} </w:instrText>
      </w:r>
      <w:r>
        <w:fldChar w:fldCharType="separate"/>
      </w:r>
      <w:r w:rsidRPr="00647AB5">
        <w:rPr>
          <w:rFonts w:ascii="Calibri" w:hAnsi="Calibri" w:cs="Calibri"/>
        </w:rPr>
        <w:t>[5], [6], [12]</w:t>
      </w:r>
      <w:r>
        <w:fldChar w:fldCharType="end"/>
      </w:r>
    </w:p>
    <w:p w14:paraId="76318F06" w14:textId="344F1C3D" w:rsidR="00CD60B2" w:rsidRDefault="00647AB5">
      <w:r>
        <w:fldChar w:fldCharType="begin"/>
      </w:r>
      <w:r w:rsidR="00BD4006">
        <w:instrText xml:space="preserve"> ADDIN ZOTERO_ITEM CSL_CITATION {"citationID":"tukkbU8G","properties":{"formattedCitation":"[13]","plainCitation":"[13]","noteIndex":0},"citationItems":[{"id":2988,"uris":["http://zotero.org/users/9213158/items/WNWPQXTA"],"itemData":{"id":2988,"type":"article-journal","abstract":"This work explores the large-scale multi-agent communication mechanism for multi-agent reinforcement learning (MARL). We summarize the general topology categories for communication structures, which are often manually specified in MARL literature. A novel framework termed Learning Structured Communication (LSC) is proposed by learning a flexible and efficient communication topology (hierarchical structure). It contains two modules: structured communication module and communication-based policy module. The structured communication module learns to form a hierarchical structure by maximizing the cumulative reward of the agents under the current communication-based policy. The communication-based policy module adopts hierarchical graph neural networks to generate messages, propagate information based on the learned communication structure, and select actions. In contrast to existing communication mechanisms, our method has a learnable and hierarchical communication structure. Experiments on large-scale battle scenarios show that the proposed LSC has high communication efficiency and global cooperation capability.","container-title":"Autonomous Agents and Multi-Agent Systems","DOI":"10.1007/s10458-022-09580-8","ISSN":"1387-2532, 1573-7454","issue":"2","journalAbbreviation":"Auton Agent Multi-Agent Syst","language":"en","page":"50","source":"DOI.org (Crossref)","title":"Learning structured communication for multi-agent reinforcement learning","volume":"36","author":[{"family":"Sheng","given":"Junjie"},{"family":"Wang","given":"Xiangfeng"},{"family":"Jin","given":"Bo"},{"family":"Yan","given":"Junchi"},{"family":"Li","given":"Wenhao"},{"family":"Chang","given":"Tsung-Hui"},{"family":"Wang","given":"Jun"},{"family":"Zha","given":"Hongyuan"}],"issued":{"date-parts":[["2022",10]]}}}],"schema":"https://github.com/citation-style-language/schema/raw/master/csl-citation.json"} </w:instrText>
      </w:r>
      <w:r>
        <w:fldChar w:fldCharType="separate"/>
      </w:r>
      <w:r w:rsidRPr="00647AB5">
        <w:rPr>
          <w:rFonts w:ascii="Calibri" w:hAnsi="Calibri" w:cs="Calibri"/>
        </w:rPr>
        <w:t>[13]</w:t>
      </w:r>
      <w:r>
        <w:fldChar w:fldCharType="end"/>
      </w:r>
    </w:p>
    <w:p w14:paraId="55C8E4DC" w14:textId="33CE56E7" w:rsidR="00A54808" w:rsidRDefault="006F4765">
      <w:r>
        <w:fldChar w:fldCharType="begin"/>
      </w:r>
      <w:r w:rsidR="00BD4006">
        <w:instrText xml:space="preserve"> ADDIN ZOTERO_ITEM CSL_CITATION {"citationID":"jVQHfw1L","properties":{"formattedCitation":"[14]","plainCitation":"[14]","noteIndex":0},"citationItems":[{"id":2995,"uris":["http://zotero.org/users/9213158/items/JK9SUHND"],"itemData":{"id":2995,"type":"paper-conference","abstract":"Graph Neural Networks (GNNs) are a paradigmshifting neural architecture to facilitate the learning of complex multi-agent behaviors. Recent work has demonstrated remarkable performance in tasks such as ﬂocking, multi-agent path planning and cooperative coverage. However, the policies derived through GNN-based learning schemes have not yet been deployed to the real-world on physical multi-robot systems. In this work, we present the design of a system that allows for fully decentralized execution of GNN-based policies. We create a framework based on ROS2 and elaborate its details in this paper. We demonstrate our framework on a case-study that requires tight coordination between robots, and present ﬁrstof-a-kind results that show successful real-world deployment of GNN-based policies on a decentralized multi-robot system relying on Adhoc communication. A video demonstration of this case-study can be found online1.","container-title":"2022 International Conference on Robotics and Automation (ICRA)","DOI":"10.1109/ICRA46639.2022.9811744","event-place":"Philadelphia, PA, USA","event-title":"2022 IEEE International Conference on Robotics and Automation (ICRA)","ISBN":"978-1-72819-681-7","language":"en","page":"8772-8778","publisher":"IEEE","publisher-place":"Philadelphia, PA, USA","source":"DOI.org (Crossref)","title":"A Framework for Real-World Multi-Robot Systems Running Decentralized GNN-Based Policies","URL":"https://ieeexplore.ieee.org/document/9811744/","author":[{"family":"Blumenkamp","given":"Jan"},{"family":"Morad","given":"Steven"},{"family":"Gielis","given":"Jennifer"},{"family":"Li","given":"Qingbiao"},{"family":"Prorok","given":"Amanda"}],"accessed":{"date-parts":[["2023",3,3]]},"issued":{"date-parts":[["2022",5,23]]}}}],"schema":"https://github.com/citation-style-language/schema/raw/master/csl-citation.json"} </w:instrText>
      </w:r>
      <w:r>
        <w:fldChar w:fldCharType="separate"/>
      </w:r>
      <w:r w:rsidRPr="006F4765">
        <w:rPr>
          <w:rFonts w:ascii="Calibri" w:hAnsi="Calibri" w:cs="Calibri"/>
        </w:rPr>
        <w:t>[14]</w:t>
      </w:r>
      <w:r>
        <w:fldChar w:fldCharType="end"/>
      </w:r>
    </w:p>
    <w:p w14:paraId="196FC8E6" w14:textId="31903460" w:rsidR="00F40EDF" w:rsidRDefault="00A54808">
      <w:r>
        <w:fldChar w:fldCharType="begin"/>
      </w:r>
      <w:r w:rsidR="00736384">
        <w:instrText xml:space="preserve"> ADDIN ZOTERO_ITEM CSL_CITATION {"citationID":"jgJ8S5vL","properties":{"formattedCitation":"[15], [16]","plainCitation":"[15], [16]","dontUpdate":true,"noteIndex":0},"citationItems":[{"id":2999,"uris":["http://zotero.org/users/9213158/items/7YFKBHRB"],"itemData":{"id":2999,"type":"article-journal","abstract":"High-performing teams learn intelligent and efficient communication and coordination strategies to maximize their joint utility. These teams implicitly understand the different roles of heterogeneous team members and adapt their communication protocols accordingly. Multi-Agent Reinforcement Learning (MARL) seeks to develop computational methods for synthesizing such coordination strategies, but formulating models for heterogeneous teams with different state, action, and observation spaces has remained an open problem. Without properly modeling agent heterogeneity, as in prior MARL work that leverages homogeneous graph networks, communication becomes less helpful and can even deteriorate the cooperativity and team performance. We propose Heterogeneous Policy Networks (HetNet) to learn efficient and diverse communication models for coordinating cooperative heterogeneous teams. Building on heterogeneous graph-attention networks, we show that HetNet not only facilitates learning heterogeneous collaborative policies per existing agent-class but also enables end-to-end training for learning highly efficient binarized messaging. Our empirical evaluation shows that HetNet sets a new state of the art in learning coordination and communication strategies for heterogeneous multi-agent teams by achieving an 8.1% to 434.7% performance improvement over the next-best baseline across multiple domains while simultaneously achieving a 200× reduction in the required communication bandwidth.","language":"en","source":"Zotero","title":"Learning Efficient Diverse Communication for Cooperative Heterogeneous Teaming","author":[{"family":"Seraj","given":"Esmaeil"}],"issued":{"date-parts":[["2022"]]}}},{"id":3055,"uris":["http://zotero.org/users/9213158/items/IK6YCXJB"],"itemData":{"id":3055,"type":"paper-conference","abstract":"Near-real-time water-quality monitoring in uncertain environments such as rivers, lakes, and water reservoirs of different variables is critical to protect the aquatic life and to prevent further propagation of the potential pollution in the water. In order to measure the physical values in a region of interest, adaptive sampling is helpful as an energy- and time-efficient technique since an exhaustive search of an area is not feasible with a single vehicle. We propose an adaptive sampling algorithm using multiple autonomous vehicles, which are well-trained, as agents, in a Multi-Agent Reinforcement Learning (MARL) framework to make efficient sequence of decisions on the adaptive sampling procedure. The proposed solution is evaluated using experimental data, which is fed into a simulation framework. Experiments were conducted in the Raritan River, Somerset and in Carnegie Lake, Princeton, NJ during July 2019.","container-title":"Proceedings of the International Conference on Underwater Networks &amp; Systems","DOI":"10.1145/3366486.3366533","event-place":"Atlanta GA USA","event-title":"WUWNET'19: International Conference on Underwater Networks &amp; Systems","ISBN":"978-1-4503-7740-9","language":"en","page":"1-5","publisher":"ACM","publisher-place":"Atlanta GA USA","source":"DOI.org (Crossref)","title":"UW-MARL: Multi-Agent Reinforcement Learning for Underwater Adaptive Sampling using Autonomous Vehicles","title-short":"UW-MARL","URL":"https://dl.acm.org/doi/10.1145/3366486.3366533","author":[{"family":"Rahmati","given":"Mehdi"},{"family":"Nadeem","given":"Mohammad"},{"family":"Sadhu","given":"Vidyasagar"},{"family":"Pompili","given":"Dario"}],"accessed":{"date-parts":[["2023",3,4]]},"issued":{"date-parts":[["2019",10,23]]}}}],"schema":"https://github.com/citation-style-language/schema/raw/master/csl-citation.json"} </w:instrText>
      </w:r>
      <w:r>
        <w:fldChar w:fldCharType="separate"/>
      </w:r>
      <w:r w:rsidR="00BD4006" w:rsidRPr="00BD4006">
        <w:rPr>
          <w:rFonts w:ascii="Calibri" w:hAnsi="Calibri" w:cs="Calibri"/>
        </w:rPr>
        <w:t xml:space="preserve">[15] </w:t>
      </w:r>
      <w:r>
        <w:fldChar w:fldCharType="end"/>
      </w:r>
    </w:p>
    <w:p w14:paraId="5FD36566" w14:textId="77777777" w:rsidR="007864B4" w:rsidRDefault="00F40EDF">
      <w:r>
        <w:fldChar w:fldCharType="begin"/>
      </w:r>
      <w:r>
        <w:instrText xml:space="preserve"> ADDIN ZOTERO_ITEM CSL_CITATION {"citationID":"C6aFAZ93","properties":{"formattedCitation":"[17]","plainCitation":"[17]","noteIndex":0},"citationItems":[{"id":2535,"uris":["http://zotero.org/users/9213158/items/Z65LUHH7"],"itemData":{"id":2535,"type":"article-journal","abstract":"This paper conceptualizes the problem of emergency evacuation as a paradigm for investigating human-robot interaction. We argue that emergency evacuation offers unique and important perspectives on human-robot interaction while also demanding close attention to the ethical ramiﬁcations of the technologies developed. We present a series of approaches for developing emergency evacuation robots and detail several essential design considerations. This paper concludes with a discussion of the ethical implications of emergency evacuation robots and a roadmap for their development, implementation, and evaluation.","container-title":"Frontiers in Robotics and AI","DOI":"10.3389/frobt.2021.701938","ISSN":"2296-9144","journalAbbreviation":"Front. Robot. AI","language":"en","page":"701938","source":"DOI.org (Crossref)","title":"Robot-Guided Evacuation as a Paradigm for Human-Robot Interaction Research","volume":"8","author":[{"family":"Wagner","given":"Alan R."}],"issued":{"date-parts":[["2021",7,15]]}}}],"schema":"https://github.com/citation-style-language/schema/raw/master/csl-citation.json"} </w:instrText>
      </w:r>
      <w:r>
        <w:fldChar w:fldCharType="separate"/>
      </w:r>
      <w:r w:rsidRPr="00F40EDF">
        <w:rPr>
          <w:rFonts w:ascii="Calibri" w:hAnsi="Calibri" w:cs="Calibri"/>
        </w:rPr>
        <w:t>[17]</w:t>
      </w:r>
      <w:r>
        <w:fldChar w:fldCharType="end"/>
      </w:r>
    </w:p>
    <w:p w14:paraId="67AE84FD" w14:textId="029CAB05" w:rsidR="00872EDC" w:rsidRDefault="007864B4">
      <w:r>
        <w:fldChar w:fldCharType="begin"/>
      </w:r>
      <w:r>
        <w:instrText xml:space="preserve"> ADDIN ZOTERO_ITEM CSL_CITATION {"citationID":"azdNRM8E","properties":{"formattedCitation":"[18]","plainCitation":"[18]","noteIndex":0},"citationItems":[{"id":3125,"uris":["http://zotero.org/users/9213158/items/MCB9MUSJ"],"itemData":{"id":3125,"type":"article-journal","abstract":"Safety critical systems involve the tight coupling between potentially conﬂicting control objectives and safety constraints. As a means of creating a formal framework for controlling systems of this form, and with a view toward automotive applications, this paper develops a methodology that allows safety conditions—expressed as control barrier functions—to be uniﬁed with performance objectives—expressed as control Lyapunov functions—in the context of real-time optimizationbased controllers. Safety conditions are speciﬁed in terms of forward invariance of a set, and are veriﬁed via two novel generalizations of barrier functions; in each case, the existence of a barrier function satisfying Lyapunov-like conditions implies forward invariance of the set, and the relationship between these two classes of barrier functions is characterized. In addition, each of these formulations yields a notion of control barrier function (CBF), providing inequality constraints in the control input that, when satisﬁed, again imply forward invariance of the set. Through these constructions, CBFs can naturally be uniﬁed with control Lyapunov functions (CLFs) in the context of a quadratic program (QP); this allows for the achievement of control objectives (represented by CLFs) subject to conditions on the admissible states of the system (represented by CBFs). The mediation of safety and performance through a QP is demonstrated on adaptive cruise control and lane keeping, two automotive control problems that present both safety and performance considerations coupled with actuator bounds.","container-title":"IEEE Transactions on Automatic Control","DOI":"10.1109/TAC.2016.2638961","ISSN":"0018-9286, 1558-2523","issue":"8","journalAbbreviation":"IEEE Trans. Automat. Contr.","language":"en","note":"arXiv:1609.06408 [cs, math]","page":"3861-3876","source":"arXiv.org","title":"Control Barrier Function Based Quadratic Programs for Safety Critical Systems","volume":"62","author":[{"family":"Ames","given":"Aaron D."},{"family":"Xu","given":"Xiangru"},{"family":"Grizzle","given":"Jessy W."},{"family":"Tabuada","given":"Paulo"}],"issued":{"date-parts":[["2017",8]]}}}],"schema":"https://github.com/citation-style-language/schema/raw/master/csl-citation.json"} </w:instrText>
      </w:r>
      <w:r>
        <w:fldChar w:fldCharType="separate"/>
      </w:r>
      <w:r w:rsidRPr="007864B4">
        <w:rPr>
          <w:rFonts w:ascii="Calibri" w:hAnsi="Calibri" w:cs="Calibri"/>
        </w:rPr>
        <w:t>[18]</w:t>
      </w:r>
      <w:r>
        <w:fldChar w:fldCharType="end"/>
      </w:r>
      <w:r w:rsidR="00872EDC">
        <w:br w:type="page"/>
      </w:r>
    </w:p>
    <w:p w14:paraId="57DAF387" w14:textId="77777777" w:rsidR="007864B4" w:rsidRPr="007864B4" w:rsidRDefault="00872EDC" w:rsidP="007864B4">
      <w:pPr>
        <w:pStyle w:val="Bibliography"/>
        <w:rPr>
          <w:rFonts w:ascii="Calibri" w:hAnsi="Calibri" w:cs="Calibri"/>
          <w:szCs w:val="24"/>
        </w:rPr>
      </w:pPr>
      <w:r>
        <w:lastRenderedPageBreak/>
        <w:fldChar w:fldCharType="begin"/>
      </w:r>
      <w:r w:rsidR="00736384">
        <w:instrText xml:space="preserve"> ADDIN ZOTERO_BIBL {"uncited":[],"omitted":[["http://zotero.org/users/9213158/items/IK6YCXJB"]],"custom":[]} CSL_BIBLIOGRAPHY </w:instrText>
      </w:r>
      <w:r>
        <w:fldChar w:fldCharType="separate"/>
      </w:r>
      <w:r w:rsidR="007864B4" w:rsidRPr="007864B4">
        <w:rPr>
          <w:rFonts w:ascii="Calibri" w:hAnsi="Calibri" w:cs="Calibri"/>
          <w:szCs w:val="24"/>
        </w:rPr>
        <w:t>[1]</w:t>
      </w:r>
      <w:r w:rsidR="007864B4" w:rsidRPr="007864B4">
        <w:rPr>
          <w:rFonts w:ascii="Calibri" w:hAnsi="Calibri" w:cs="Calibri"/>
          <w:szCs w:val="24"/>
        </w:rPr>
        <w:tab/>
        <w:t xml:space="preserve">L. Xiang, Y. Tan, G. Shen, and X. </w:t>
      </w:r>
      <w:proofErr w:type="spellStart"/>
      <w:r w:rsidR="007864B4" w:rsidRPr="007864B4">
        <w:rPr>
          <w:rFonts w:ascii="Calibri" w:hAnsi="Calibri" w:cs="Calibri"/>
          <w:szCs w:val="24"/>
        </w:rPr>
        <w:t>Jin</w:t>
      </w:r>
      <w:proofErr w:type="spellEnd"/>
      <w:r w:rsidR="007864B4" w:rsidRPr="007864B4">
        <w:rPr>
          <w:rFonts w:ascii="Calibri" w:hAnsi="Calibri" w:cs="Calibri"/>
          <w:szCs w:val="24"/>
        </w:rPr>
        <w:t xml:space="preserve">, “Applications of multi-agent systems from the perspective of construction management: A literature review,” </w:t>
      </w:r>
      <w:r w:rsidR="007864B4" w:rsidRPr="007864B4">
        <w:rPr>
          <w:rFonts w:ascii="Calibri" w:hAnsi="Calibri" w:cs="Calibri"/>
          <w:i/>
          <w:iCs/>
          <w:szCs w:val="24"/>
        </w:rPr>
        <w:t xml:space="preserve">Eng. Constr. Archit. </w:t>
      </w:r>
      <w:proofErr w:type="spellStart"/>
      <w:r w:rsidR="007864B4" w:rsidRPr="007864B4">
        <w:rPr>
          <w:rFonts w:ascii="Calibri" w:hAnsi="Calibri" w:cs="Calibri"/>
          <w:i/>
          <w:iCs/>
          <w:szCs w:val="24"/>
        </w:rPr>
        <w:t>Manag</w:t>
      </w:r>
      <w:proofErr w:type="spellEnd"/>
      <w:r w:rsidR="007864B4" w:rsidRPr="007864B4">
        <w:rPr>
          <w:rFonts w:ascii="Calibri" w:hAnsi="Calibri" w:cs="Calibri"/>
          <w:i/>
          <w:iCs/>
          <w:szCs w:val="24"/>
        </w:rPr>
        <w:t>.</w:t>
      </w:r>
      <w:r w:rsidR="007864B4" w:rsidRPr="007864B4">
        <w:rPr>
          <w:rFonts w:ascii="Calibri" w:hAnsi="Calibri" w:cs="Calibri"/>
          <w:szCs w:val="24"/>
        </w:rPr>
        <w:t xml:space="preserve">, vol. 29, no. 9, pp. 3288–3310, Nov. 2022, </w:t>
      </w:r>
      <w:proofErr w:type="spellStart"/>
      <w:r w:rsidR="007864B4" w:rsidRPr="007864B4">
        <w:rPr>
          <w:rFonts w:ascii="Calibri" w:hAnsi="Calibri" w:cs="Calibri"/>
          <w:szCs w:val="24"/>
        </w:rPr>
        <w:t>doi</w:t>
      </w:r>
      <w:proofErr w:type="spellEnd"/>
      <w:r w:rsidR="007864B4" w:rsidRPr="007864B4">
        <w:rPr>
          <w:rFonts w:ascii="Calibri" w:hAnsi="Calibri" w:cs="Calibri"/>
          <w:szCs w:val="24"/>
        </w:rPr>
        <w:t>: 10.1108/ECAM-01-2021-0038.</w:t>
      </w:r>
    </w:p>
    <w:p w14:paraId="05BD5A9D"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2]</w:t>
      </w:r>
      <w:r w:rsidRPr="007864B4">
        <w:rPr>
          <w:rFonts w:ascii="Calibri" w:hAnsi="Calibri" w:cs="Calibri"/>
          <w:szCs w:val="24"/>
        </w:rPr>
        <w:tab/>
        <w:t xml:space="preserve">L. Wang, A. D. Ames, and M. </w:t>
      </w:r>
      <w:proofErr w:type="spellStart"/>
      <w:r w:rsidRPr="007864B4">
        <w:rPr>
          <w:rFonts w:ascii="Calibri" w:hAnsi="Calibri" w:cs="Calibri"/>
          <w:szCs w:val="24"/>
        </w:rPr>
        <w:t>Egerstedt</w:t>
      </w:r>
      <w:proofErr w:type="spellEnd"/>
      <w:r w:rsidRPr="007864B4">
        <w:rPr>
          <w:rFonts w:ascii="Calibri" w:hAnsi="Calibri" w:cs="Calibri"/>
          <w:szCs w:val="24"/>
        </w:rPr>
        <w:t xml:space="preserve">, “Safety Barrier Certificates for Collisions-Free Multirobot Systems,” </w:t>
      </w:r>
      <w:r w:rsidRPr="007864B4">
        <w:rPr>
          <w:rFonts w:ascii="Calibri" w:hAnsi="Calibri" w:cs="Calibri"/>
          <w:i/>
          <w:iCs/>
          <w:szCs w:val="24"/>
        </w:rPr>
        <w:t>IEEE Trans. Robot.</w:t>
      </w:r>
      <w:r w:rsidRPr="007864B4">
        <w:rPr>
          <w:rFonts w:ascii="Calibri" w:hAnsi="Calibri" w:cs="Calibri"/>
          <w:szCs w:val="24"/>
        </w:rPr>
        <w:t xml:space="preserve">, vol. 33, no. 3, pp. 661–674, Jun. 2017, </w:t>
      </w:r>
      <w:proofErr w:type="spellStart"/>
      <w:r w:rsidRPr="007864B4">
        <w:rPr>
          <w:rFonts w:ascii="Calibri" w:hAnsi="Calibri" w:cs="Calibri"/>
          <w:szCs w:val="24"/>
        </w:rPr>
        <w:t>doi</w:t>
      </w:r>
      <w:proofErr w:type="spellEnd"/>
      <w:r w:rsidRPr="007864B4">
        <w:rPr>
          <w:rFonts w:ascii="Calibri" w:hAnsi="Calibri" w:cs="Calibri"/>
          <w:szCs w:val="24"/>
        </w:rPr>
        <w:t>: 10.1109/TRO.2017.2659727.</w:t>
      </w:r>
    </w:p>
    <w:p w14:paraId="4C49E0F9"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3]</w:t>
      </w:r>
      <w:r w:rsidRPr="007864B4">
        <w:rPr>
          <w:rFonts w:ascii="Calibri" w:hAnsi="Calibri" w:cs="Calibri"/>
          <w:szCs w:val="24"/>
        </w:rPr>
        <w:tab/>
        <w:t xml:space="preserve">L. E. Beaver and A. A. </w:t>
      </w:r>
      <w:proofErr w:type="spellStart"/>
      <w:r w:rsidRPr="007864B4">
        <w:rPr>
          <w:rFonts w:ascii="Calibri" w:hAnsi="Calibri" w:cs="Calibri"/>
          <w:szCs w:val="24"/>
        </w:rPr>
        <w:t>Malikopoulos</w:t>
      </w:r>
      <w:proofErr w:type="spellEnd"/>
      <w:r w:rsidRPr="007864B4">
        <w:rPr>
          <w:rFonts w:ascii="Calibri" w:hAnsi="Calibri" w:cs="Calibri"/>
          <w:szCs w:val="24"/>
        </w:rPr>
        <w:t xml:space="preserve">, “Constraint-Driven Optimal Control of Multi-Agent Systems: A Highway Platooning Case Study,” </w:t>
      </w:r>
      <w:r w:rsidRPr="007864B4">
        <w:rPr>
          <w:rFonts w:ascii="Calibri" w:hAnsi="Calibri" w:cs="Calibri"/>
          <w:i/>
          <w:iCs/>
          <w:szCs w:val="24"/>
        </w:rPr>
        <w:t>IEEE Control Syst. Lett.</w:t>
      </w:r>
      <w:r w:rsidRPr="007864B4">
        <w:rPr>
          <w:rFonts w:ascii="Calibri" w:hAnsi="Calibri" w:cs="Calibri"/>
          <w:szCs w:val="24"/>
        </w:rPr>
        <w:t xml:space="preserve">, vol. 6, pp. 1754–1759, 2022, </w:t>
      </w:r>
      <w:proofErr w:type="spellStart"/>
      <w:r w:rsidRPr="007864B4">
        <w:rPr>
          <w:rFonts w:ascii="Calibri" w:hAnsi="Calibri" w:cs="Calibri"/>
          <w:szCs w:val="24"/>
        </w:rPr>
        <w:t>doi</w:t>
      </w:r>
      <w:proofErr w:type="spellEnd"/>
      <w:r w:rsidRPr="007864B4">
        <w:rPr>
          <w:rFonts w:ascii="Calibri" w:hAnsi="Calibri" w:cs="Calibri"/>
          <w:szCs w:val="24"/>
        </w:rPr>
        <w:t>: 10.1109/LCSYS.2021.3133801.</w:t>
      </w:r>
    </w:p>
    <w:p w14:paraId="4948832D"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4]</w:t>
      </w:r>
      <w:r w:rsidRPr="007864B4">
        <w:rPr>
          <w:rFonts w:ascii="Calibri" w:hAnsi="Calibri" w:cs="Calibri"/>
          <w:szCs w:val="24"/>
        </w:rPr>
        <w:tab/>
        <w:t xml:space="preserve">L. E. Beaver and A. A. </w:t>
      </w:r>
      <w:proofErr w:type="spellStart"/>
      <w:r w:rsidRPr="007864B4">
        <w:rPr>
          <w:rFonts w:ascii="Calibri" w:hAnsi="Calibri" w:cs="Calibri"/>
          <w:szCs w:val="24"/>
        </w:rPr>
        <w:t>Malikopoulos</w:t>
      </w:r>
      <w:proofErr w:type="spellEnd"/>
      <w:r w:rsidRPr="007864B4">
        <w:rPr>
          <w:rFonts w:ascii="Calibri" w:hAnsi="Calibri" w:cs="Calibri"/>
          <w:szCs w:val="24"/>
        </w:rPr>
        <w:t xml:space="preserve">, “Constraint-Driven Optimal Control for Emergent Swarming and Predator Avoidance.” </w:t>
      </w:r>
      <w:proofErr w:type="spellStart"/>
      <w:r w:rsidRPr="007864B4">
        <w:rPr>
          <w:rFonts w:ascii="Calibri" w:hAnsi="Calibri" w:cs="Calibri"/>
          <w:szCs w:val="24"/>
        </w:rPr>
        <w:t>arXiv</w:t>
      </w:r>
      <w:proofErr w:type="spellEnd"/>
      <w:r w:rsidRPr="007864B4">
        <w:rPr>
          <w:rFonts w:ascii="Calibri" w:hAnsi="Calibri" w:cs="Calibri"/>
          <w:szCs w:val="24"/>
        </w:rPr>
        <w:t>, Mar. 21, 2022. Accessed: Mar. 02, 2023. [Online]. Available: http://arxiv.org/abs/2203.11057</w:t>
      </w:r>
    </w:p>
    <w:p w14:paraId="7DDD4390"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5]</w:t>
      </w:r>
      <w:r w:rsidRPr="007864B4">
        <w:rPr>
          <w:rFonts w:ascii="Calibri" w:hAnsi="Calibri" w:cs="Calibri"/>
          <w:szCs w:val="24"/>
        </w:rPr>
        <w:tab/>
        <w:t xml:space="preserve">Z. Ye, X. Jiang, G. Song, and B. Yang, “Soft Hierarchical Graph Recurrent Networks for Many-Agent Partially Observable Environments.” </w:t>
      </w:r>
      <w:proofErr w:type="spellStart"/>
      <w:r w:rsidRPr="007864B4">
        <w:rPr>
          <w:rFonts w:ascii="Calibri" w:hAnsi="Calibri" w:cs="Calibri"/>
          <w:szCs w:val="24"/>
        </w:rPr>
        <w:t>arXiv</w:t>
      </w:r>
      <w:proofErr w:type="spellEnd"/>
      <w:r w:rsidRPr="007864B4">
        <w:rPr>
          <w:rFonts w:ascii="Calibri" w:hAnsi="Calibri" w:cs="Calibri"/>
          <w:szCs w:val="24"/>
        </w:rPr>
        <w:t>, Sep. 05, 2021. Accessed: Mar. 03, 2023. [Online]. Available: http://arxiv.org/abs/2109.02032</w:t>
      </w:r>
    </w:p>
    <w:p w14:paraId="2C75F2EF"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6]</w:t>
      </w:r>
      <w:r w:rsidRPr="007864B4">
        <w:rPr>
          <w:rFonts w:ascii="Calibri" w:hAnsi="Calibri" w:cs="Calibri"/>
          <w:szCs w:val="24"/>
        </w:rPr>
        <w:tab/>
        <w:t xml:space="preserve">G. </w:t>
      </w:r>
      <w:proofErr w:type="spellStart"/>
      <w:r w:rsidRPr="007864B4">
        <w:rPr>
          <w:rFonts w:ascii="Calibri" w:hAnsi="Calibri" w:cs="Calibri"/>
          <w:szCs w:val="24"/>
        </w:rPr>
        <w:t>Sartoretti</w:t>
      </w:r>
      <w:proofErr w:type="spellEnd"/>
      <w:r w:rsidRPr="007864B4">
        <w:rPr>
          <w:rFonts w:ascii="Calibri" w:hAnsi="Calibri" w:cs="Calibri"/>
          <w:szCs w:val="24"/>
        </w:rPr>
        <w:t xml:space="preserve">, W. </w:t>
      </w:r>
      <w:proofErr w:type="spellStart"/>
      <w:r w:rsidRPr="007864B4">
        <w:rPr>
          <w:rFonts w:ascii="Calibri" w:hAnsi="Calibri" w:cs="Calibri"/>
          <w:szCs w:val="24"/>
        </w:rPr>
        <w:t>Paivine</w:t>
      </w:r>
      <w:proofErr w:type="spellEnd"/>
      <w:r w:rsidRPr="007864B4">
        <w:rPr>
          <w:rFonts w:ascii="Calibri" w:hAnsi="Calibri" w:cs="Calibri"/>
          <w:szCs w:val="24"/>
        </w:rPr>
        <w:t xml:space="preserve">, Y. Shi, Y. Wu, and H. </w:t>
      </w:r>
      <w:proofErr w:type="spellStart"/>
      <w:r w:rsidRPr="007864B4">
        <w:rPr>
          <w:rFonts w:ascii="Calibri" w:hAnsi="Calibri" w:cs="Calibri"/>
          <w:szCs w:val="24"/>
        </w:rPr>
        <w:t>Choset</w:t>
      </w:r>
      <w:proofErr w:type="spellEnd"/>
      <w:r w:rsidRPr="007864B4">
        <w:rPr>
          <w:rFonts w:ascii="Calibri" w:hAnsi="Calibri" w:cs="Calibri"/>
          <w:szCs w:val="24"/>
        </w:rPr>
        <w:t xml:space="preserve">, “Distributed Learning of Decentralized Control Policies for Articulated Mobile Robots,” </w:t>
      </w:r>
      <w:r w:rsidRPr="007864B4">
        <w:rPr>
          <w:rFonts w:ascii="Calibri" w:hAnsi="Calibri" w:cs="Calibri"/>
          <w:i/>
          <w:iCs/>
          <w:szCs w:val="24"/>
        </w:rPr>
        <w:t>IEEE Trans. Robot.</w:t>
      </w:r>
      <w:r w:rsidRPr="007864B4">
        <w:rPr>
          <w:rFonts w:ascii="Calibri" w:hAnsi="Calibri" w:cs="Calibri"/>
          <w:szCs w:val="24"/>
        </w:rPr>
        <w:t xml:space="preserve">, vol. 35, no. 5, pp. 1109–1122, Oct. 2019, </w:t>
      </w:r>
      <w:proofErr w:type="spellStart"/>
      <w:r w:rsidRPr="007864B4">
        <w:rPr>
          <w:rFonts w:ascii="Calibri" w:hAnsi="Calibri" w:cs="Calibri"/>
          <w:szCs w:val="24"/>
        </w:rPr>
        <w:t>doi</w:t>
      </w:r>
      <w:proofErr w:type="spellEnd"/>
      <w:r w:rsidRPr="007864B4">
        <w:rPr>
          <w:rFonts w:ascii="Calibri" w:hAnsi="Calibri" w:cs="Calibri"/>
          <w:szCs w:val="24"/>
        </w:rPr>
        <w:t>: 10.1109/TRO.2019.2922493.</w:t>
      </w:r>
    </w:p>
    <w:p w14:paraId="43F58BF9"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7]</w:t>
      </w:r>
      <w:r w:rsidRPr="007864B4">
        <w:rPr>
          <w:rFonts w:ascii="Calibri" w:hAnsi="Calibri" w:cs="Calibri"/>
          <w:szCs w:val="24"/>
        </w:rPr>
        <w:tab/>
        <w:t xml:space="preserve">C. </w:t>
      </w:r>
      <w:proofErr w:type="spellStart"/>
      <w:r w:rsidRPr="007864B4">
        <w:rPr>
          <w:rFonts w:ascii="Calibri" w:hAnsi="Calibri" w:cs="Calibri"/>
          <w:szCs w:val="24"/>
        </w:rPr>
        <w:t>Glanois</w:t>
      </w:r>
      <w:proofErr w:type="spellEnd"/>
      <w:r w:rsidRPr="007864B4">
        <w:rPr>
          <w:rFonts w:ascii="Calibri" w:hAnsi="Calibri" w:cs="Calibri"/>
          <w:szCs w:val="24"/>
        </w:rPr>
        <w:t xml:space="preserve"> </w:t>
      </w:r>
      <w:r w:rsidRPr="007864B4">
        <w:rPr>
          <w:rFonts w:ascii="Calibri" w:hAnsi="Calibri" w:cs="Calibri"/>
          <w:i/>
          <w:iCs/>
          <w:szCs w:val="24"/>
        </w:rPr>
        <w:t>et al.</w:t>
      </w:r>
      <w:r w:rsidRPr="007864B4">
        <w:rPr>
          <w:rFonts w:ascii="Calibri" w:hAnsi="Calibri" w:cs="Calibri"/>
          <w:szCs w:val="24"/>
        </w:rPr>
        <w:t xml:space="preserve">, “A Survey on Interpretable Reinforcement Learning.” </w:t>
      </w:r>
      <w:proofErr w:type="spellStart"/>
      <w:r w:rsidRPr="007864B4">
        <w:rPr>
          <w:rFonts w:ascii="Calibri" w:hAnsi="Calibri" w:cs="Calibri"/>
          <w:szCs w:val="24"/>
        </w:rPr>
        <w:t>arXiv</w:t>
      </w:r>
      <w:proofErr w:type="spellEnd"/>
      <w:r w:rsidRPr="007864B4">
        <w:rPr>
          <w:rFonts w:ascii="Calibri" w:hAnsi="Calibri" w:cs="Calibri"/>
          <w:szCs w:val="24"/>
        </w:rPr>
        <w:t>, Feb. 24, 2022. Accessed: Mar. 02, 2023. [Online]. Available: http://arxiv.org/abs/2112.13112</w:t>
      </w:r>
    </w:p>
    <w:p w14:paraId="3E079E6F"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8]</w:t>
      </w:r>
      <w:r w:rsidRPr="007864B4">
        <w:rPr>
          <w:rFonts w:ascii="Calibri" w:hAnsi="Calibri" w:cs="Calibri"/>
          <w:szCs w:val="24"/>
        </w:rPr>
        <w:tab/>
        <w:t xml:space="preserve">F.-L. Fan, J. Xiong, M. Li, and G. Wang, “On Interpretability of Artificial Neural Networks: A Survey,” </w:t>
      </w:r>
      <w:r w:rsidRPr="007864B4">
        <w:rPr>
          <w:rFonts w:ascii="Calibri" w:hAnsi="Calibri" w:cs="Calibri"/>
          <w:i/>
          <w:iCs/>
          <w:szCs w:val="24"/>
        </w:rPr>
        <w:t xml:space="preserve">IEEE Trans. </w:t>
      </w:r>
      <w:proofErr w:type="spellStart"/>
      <w:r w:rsidRPr="007864B4">
        <w:rPr>
          <w:rFonts w:ascii="Calibri" w:hAnsi="Calibri" w:cs="Calibri"/>
          <w:i/>
          <w:iCs/>
          <w:szCs w:val="24"/>
        </w:rPr>
        <w:t>Radiat</w:t>
      </w:r>
      <w:proofErr w:type="spellEnd"/>
      <w:r w:rsidRPr="007864B4">
        <w:rPr>
          <w:rFonts w:ascii="Calibri" w:hAnsi="Calibri" w:cs="Calibri"/>
          <w:i/>
          <w:iCs/>
          <w:szCs w:val="24"/>
        </w:rPr>
        <w:t>. Plasma Med. Sci.</w:t>
      </w:r>
      <w:r w:rsidRPr="007864B4">
        <w:rPr>
          <w:rFonts w:ascii="Calibri" w:hAnsi="Calibri" w:cs="Calibri"/>
          <w:szCs w:val="24"/>
        </w:rPr>
        <w:t xml:space="preserve">, vol. 5, no. 6, pp. 741–760, Nov. 2021, </w:t>
      </w:r>
      <w:proofErr w:type="spellStart"/>
      <w:r w:rsidRPr="007864B4">
        <w:rPr>
          <w:rFonts w:ascii="Calibri" w:hAnsi="Calibri" w:cs="Calibri"/>
          <w:szCs w:val="24"/>
        </w:rPr>
        <w:t>doi</w:t>
      </w:r>
      <w:proofErr w:type="spellEnd"/>
      <w:r w:rsidRPr="007864B4">
        <w:rPr>
          <w:rFonts w:ascii="Calibri" w:hAnsi="Calibri" w:cs="Calibri"/>
          <w:szCs w:val="24"/>
        </w:rPr>
        <w:t>: 10.1109/TRPMS.2021.3066428.</w:t>
      </w:r>
    </w:p>
    <w:p w14:paraId="4555CD09"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9]</w:t>
      </w:r>
      <w:r w:rsidRPr="007864B4">
        <w:rPr>
          <w:rFonts w:ascii="Calibri" w:hAnsi="Calibri" w:cs="Calibri"/>
          <w:szCs w:val="24"/>
        </w:rPr>
        <w:tab/>
        <w:t xml:space="preserve">M. Dorigo, G. </w:t>
      </w:r>
      <w:proofErr w:type="spellStart"/>
      <w:r w:rsidRPr="007864B4">
        <w:rPr>
          <w:rFonts w:ascii="Calibri" w:hAnsi="Calibri" w:cs="Calibri"/>
          <w:szCs w:val="24"/>
        </w:rPr>
        <w:t>Theraulaz</w:t>
      </w:r>
      <w:proofErr w:type="spellEnd"/>
      <w:r w:rsidRPr="007864B4">
        <w:rPr>
          <w:rFonts w:ascii="Calibri" w:hAnsi="Calibri" w:cs="Calibri"/>
          <w:szCs w:val="24"/>
        </w:rPr>
        <w:t xml:space="preserve">, and V. </w:t>
      </w:r>
      <w:proofErr w:type="spellStart"/>
      <w:r w:rsidRPr="007864B4">
        <w:rPr>
          <w:rFonts w:ascii="Calibri" w:hAnsi="Calibri" w:cs="Calibri"/>
          <w:szCs w:val="24"/>
        </w:rPr>
        <w:t>Trianni</w:t>
      </w:r>
      <w:proofErr w:type="spellEnd"/>
      <w:r w:rsidRPr="007864B4">
        <w:rPr>
          <w:rFonts w:ascii="Calibri" w:hAnsi="Calibri" w:cs="Calibri"/>
          <w:szCs w:val="24"/>
        </w:rPr>
        <w:t xml:space="preserve">, “Reflections on the future of swarm robotics,” </w:t>
      </w:r>
      <w:r w:rsidRPr="007864B4">
        <w:rPr>
          <w:rFonts w:ascii="Calibri" w:hAnsi="Calibri" w:cs="Calibri"/>
          <w:i/>
          <w:iCs/>
          <w:szCs w:val="24"/>
        </w:rPr>
        <w:t>Sci. Robot.</w:t>
      </w:r>
      <w:r w:rsidRPr="007864B4">
        <w:rPr>
          <w:rFonts w:ascii="Calibri" w:hAnsi="Calibri" w:cs="Calibri"/>
          <w:szCs w:val="24"/>
        </w:rPr>
        <w:t xml:space="preserve">, vol. 5, no. 49, p. eabe4385, Dec. 2020, </w:t>
      </w:r>
      <w:proofErr w:type="spellStart"/>
      <w:r w:rsidRPr="007864B4">
        <w:rPr>
          <w:rFonts w:ascii="Calibri" w:hAnsi="Calibri" w:cs="Calibri"/>
          <w:szCs w:val="24"/>
        </w:rPr>
        <w:t>doi</w:t>
      </w:r>
      <w:proofErr w:type="spellEnd"/>
      <w:r w:rsidRPr="007864B4">
        <w:rPr>
          <w:rFonts w:ascii="Calibri" w:hAnsi="Calibri" w:cs="Calibri"/>
          <w:szCs w:val="24"/>
        </w:rPr>
        <w:t>: 10.1126/</w:t>
      </w:r>
      <w:proofErr w:type="gramStart"/>
      <w:r w:rsidRPr="007864B4">
        <w:rPr>
          <w:rFonts w:ascii="Calibri" w:hAnsi="Calibri" w:cs="Calibri"/>
          <w:szCs w:val="24"/>
        </w:rPr>
        <w:t>scirobotics.abe</w:t>
      </w:r>
      <w:proofErr w:type="gramEnd"/>
      <w:r w:rsidRPr="007864B4">
        <w:rPr>
          <w:rFonts w:ascii="Calibri" w:hAnsi="Calibri" w:cs="Calibri"/>
          <w:szCs w:val="24"/>
        </w:rPr>
        <w:t>4385.</w:t>
      </w:r>
    </w:p>
    <w:p w14:paraId="07A79B67"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0]</w:t>
      </w:r>
      <w:r w:rsidRPr="007864B4">
        <w:rPr>
          <w:rFonts w:ascii="Calibri" w:hAnsi="Calibri" w:cs="Calibri"/>
          <w:szCs w:val="24"/>
        </w:rPr>
        <w:tab/>
        <w:t xml:space="preserve">M. M. Bronstein, J. Bruna, T. Cohen, and P. </w:t>
      </w:r>
      <w:proofErr w:type="spellStart"/>
      <w:r w:rsidRPr="007864B4">
        <w:rPr>
          <w:rFonts w:ascii="Calibri" w:hAnsi="Calibri" w:cs="Calibri"/>
          <w:szCs w:val="24"/>
        </w:rPr>
        <w:t>Veličković</w:t>
      </w:r>
      <w:proofErr w:type="spellEnd"/>
      <w:r w:rsidRPr="007864B4">
        <w:rPr>
          <w:rFonts w:ascii="Calibri" w:hAnsi="Calibri" w:cs="Calibri"/>
          <w:szCs w:val="24"/>
        </w:rPr>
        <w:t xml:space="preserve">, “Geometric Deep Learning: Grids, Groups, Graphs, Geodesics, and Gauges.” </w:t>
      </w:r>
      <w:proofErr w:type="spellStart"/>
      <w:r w:rsidRPr="007864B4">
        <w:rPr>
          <w:rFonts w:ascii="Calibri" w:hAnsi="Calibri" w:cs="Calibri"/>
          <w:szCs w:val="24"/>
        </w:rPr>
        <w:t>arXiv</w:t>
      </w:r>
      <w:proofErr w:type="spellEnd"/>
      <w:r w:rsidRPr="007864B4">
        <w:rPr>
          <w:rFonts w:ascii="Calibri" w:hAnsi="Calibri" w:cs="Calibri"/>
          <w:szCs w:val="24"/>
        </w:rPr>
        <w:t>, May 02, 2021. Accessed: Mar. 07, 2023. [Online]. Available: http://arxiv.org/abs/2104.13478</w:t>
      </w:r>
    </w:p>
    <w:p w14:paraId="44017CAF"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1]</w:t>
      </w:r>
      <w:r w:rsidRPr="007864B4">
        <w:rPr>
          <w:rFonts w:ascii="Calibri" w:hAnsi="Calibri" w:cs="Calibri"/>
          <w:szCs w:val="24"/>
        </w:rPr>
        <w:tab/>
        <w:t xml:space="preserve">Y. Zhang, P. </w:t>
      </w:r>
      <w:proofErr w:type="spellStart"/>
      <w:r w:rsidRPr="007864B4">
        <w:rPr>
          <w:rFonts w:ascii="Calibri" w:hAnsi="Calibri" w:cs="Calibri"/>
          <w:szCs w:val="24"/>
        </w:rPr>
        <w:t>Tiňo</w:t>
      </w:r>
      <w:proofErr w:type="spellEnd"/>
      <w:r w:rsidRPr="007864B4">
        <w:rPr>
          <w:rFonts w:ascii="Calibri" w:hAnsi="Calibri" w:cs="Calibri"/>
          <w:szCs w:val="24"/>
        </w:rPr>
        <w:t xml:space="preserve">, A. </w:t>
      </w:r>
      <w:proofErr w:type="spellStart"/>
      <w:r w:rsidRPr="007864B4">
        <w:rPr>
          <w:rFonts w:ascii="Calibri" w:hAnsi="Calibri" w:cs="Calibri"/>
          <w:szCs w:val="24"/>
        </w:rPr>
        <w:t>Leonardis</w:t>
      </w:r>
      <w:proofErr w:type="spellEnd"/>
      <w:r w:rsidRPr="007864B4">
        <w:rPr>
          <w:rFonts w:ascii="Calibri" w:hAnsi="Calibri" w:cs="Calibri"/>
          <w:szCs w:val="24"/>
        </w:rPr>
        <w:t xml:space="preserve">, and K. Tang, “A Survey on Neural Network Interpretability,” </w:t>
      </w:r>
      <w:r w:rsidRPr="007864B4">
        <w:rPr>
          <w:rFonts w:ascii="Calibri" w:hAnsi="Calibri" w:cs="Calibri"/>
          <w:i/>
          <w:iCs/>
          <w:szCs w:val="24"/>
        </w:rPr>
        <w:t xml:space="preserve">IEEE Trans. </w:t>
      </w:r>
      <w:proofErr w:type="spellStart"/>
      <w:r w:rsidRPr="007864B4">
        <w:rPr>
          <w:rFonts w:ascii="Calibri" w:hAnsi="Calibri" w:cs="Calibri"/>
          <w:i/>
          <w:iCs/>
          <w:szCs w:val="24"/>
        </w:rPr>
        <w:t>Emerg</w:t>
      </w:r>
      <w:proofErr w:type="spellEnd"/>
      <w:r w:rsidRPr="007864B4">
        <w:rPr>
          <w:rFonts w:ascii="Calibri" w:hAnsi="Calibri" w:cs="Calibri"/>
          <w:i/>
          <w:iCs/>
          <w:szCs w:val="24"/>
        </w:rPr>
        <w:t xml:space="preserve">. Top. </w:t>
      </w:r>
      <w:proofErr w:type="spellStart"/>
      <w:r w:rsidRPr="007864B4">
        <w:rPr>
          <w:rFonts w:ascii="Calibri" w:hAnsi="Calibri" w:cs="Calibri"/>
          <w:i/>
          <w:iCs/>
          <w:szCs w:val="24"/>
        </w:rPr>
        <w:t>Comput</w:t>
      </w:r>
      <w:proofErr w:type="spellEnd"/>
      <w:r w:rsidRPr="007864B4">
        <w:rPr>
          <w:rFonts w:ascii="Calibri" w:hAnsi="Calibri" w:cs="Calibri"/>
          <w:i/>
          <w:iCs/>
          <w:szCs w:val="24"/>
        </w:rPr>
        <w:t xml:space="preserve">. </w:t>
      </w:r>
      <w:proofErr w:type="spellStart"/>
      <w:r w:rsidRPr="007864B4">
        <w:rPr>
          <w:rFonts w:ascii="Calibri" w:hAnsi="Calibri" w:cs="Calibri"/>
          <w:i/>
          <w:iCs/>
          <w:szCs w:val="24"/>
        </w:rPr>
        <w:t>Intell</w:t>
      </w:r>
      <w:proofErr w:type="spellEnd"/>
      <w:r w:rsidRPr="007864B4">
        <w:rPr>
          <w:rFonts w:ascii="Calibri" w:hAnsi="Calibri" w:cs="Calibri"/>
          <w:i/>
          <w:iCs/>
          <w:szCs w:val="24"/>
        </w:rPr>
        <w:t>.</w:t>
      </w:r>
      <w:r w:rsidRPr="007864B4">
        <w:rPr>
          <w:rFonts w:ascii="Calibri" w:hAnsi="Calibri" w:cs="Calibri"/>
          <w:szCs w:val="24"/>
        </w:rPr>
        <w:t xml:space="preserve">, vol. 5, no. 5, pp. 726–742, Oct. 2021, </w:t>
      </w:r>
      <w:proofErr w:type="spellStart"/>
      <w:r w:rsidRPr="007864B4">
        <w:rPr>
          <w:rFonts w:ascii="Calibri" w:hAnsi="Calibri" w:cs="Calibri"/>
          <w:szCs w:val="24"/>
        </w:rPr>
        <w:t>doi</w:t>
      </w:r>
      <w:proofErr w:type="spellEnd"/>
      <w:r w:rsidRPr="007864B4">
        <w:rPr>
          <w:rFonts w:ascii="Calibri" w:hAnsi="Calibri" w:cs="Calibri"/>
          <w:szCs w:val="24"/>
        </w:rPr>
        <w:t>: 10.1109/TETCI.2021.3100641.</w:t>
      </w:r>
    </w:p>
    <w:p w14:paraId="08191D3E"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2]</w:t>
      </w:r>
      <w:r w:rsidRPr="007864B4">
        <w:rPr>
          <w:rFonts w:ascii="Calibri" w:hAnsi="Calibri" w:cs="Calibri"/>
          <w:szCs w:val="24"/>
        </w:rPr>
        <w:tab/>
        <w:t xml:space="preserve">J. </w:t>
      </w:r>
      <w:proofErr w:type="spellStart"/>
      <w:r w:rsidRPr="007864B4">
        <w:rPr>
          <w:rFonts w:ascii="Calibri" w:hAnsi="Calibri" w:cs="Calibri"/>
          <w:szCs w:val="24"/>
        </w:rPr>
        <w:t>Blumenkamp</w:t>
      </w:r>
      <w:proofErr w:type="spellEnd"/>
      <w:r w:rsidRPr="007864B4">
        <w:rPr>
          <w:rFonts w:ascii="Calibri" w:hAnsi="Calibri" w:cs="Calibri"/>
          <w:szCs w:val="24"/>
        </w:rPr>
        <w:t xml:space="preserve"> and A. Prorok, “The Emergence of Adversarial Communication in Multi-Agent Reinforcement Learning”.</w:t>
      </w:r>
    </w:p>
    <w:p w14:paraId="46839AEE"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3]</w:t>
      </w:r>
      <w:r w:rsidRPr="007864B4">
        <w:rPr>
          <w:rFonts w:ascii="Calibri" w:hAnsi="Calibri" w:cs="Calibri"/>
          <w:szCs w:val="24"/>
        </w:rPr>
        <w:tab/>
        <w:t xml:space="preserve">J. Sheng </w:t>
      </w:r>
      <w:r w:rsidRPr="007864B4">
        <w:rPr>
          <w:rFonts w:ascii="Calibri" w:hAnsi="Calibri" w:cs="Calibri"/>
          <w:i/>
          <w:iCs/>
          <w:szCs w:val="24"/>
        </w:rPr>
        <w:t>et al.</w:t>
      </w:r>
      <w:r w:rsidRPr="007864B4">
        <w:rPr>
          <w:rFonts w:ascii="Calibri" w:hAnsi="Calibri" w:cs="Calibri"/>
          <w:szCs w:val="24"/>
        </w:rPr>
        <w:t xml:space="preserve">, “Learning structured communication for multi-agent reinforcement learning,” </w:t>
      </w:r>
      <w:proofErr w:type="spellStart"/>
      <w:r w:rsidRPr="007864B4">
        <w:rPr>
          <w:rFonts w:ascii="Calibri" w:hAnsi="Calibri" w:cs="Calibri"/>
          <w:i/>
          <w:iCs/>
          <w:szCs w:val="24"/>
        </w:rPr>
        <w:t>Auton</w:t>
      </w:r>
      <w:proofErr w:type="spellEnd"/>
      <w:r w:rsidRPr="007864B4">
        <w:rPr>
          <w:rFonts w:ascii="Calibri" w:hAnsi="Calibri" w:cs="Calibri"/>
          <w:i/>
          <w:iCs/>
          <w:szCs w:val="24"/>
        </w:rPr>
        <w:t>. Agents Multi-Agent Syst.</w:t>
      </w:r>
      <w:r w:rsidRPr="007864B4">
        <w:rPr>
          <w:rFonts w:ascii="Calibri" w:hAnsi="Calibri" w:cs="Calibri"/>
          <w:szCs w:val="24"/>
        </w:rPr>
        <w:t xml:space="preserve">, vol. 36, no. 2, p. 50, Oct. 2022, </w:t>
      </w:r>
      <w:proofErr w:type="spellStart"/>
      <w:r w:rsidRPr="007864B4">
        <w:rPr>
          <w:rFonts w:ascii="Calibri" w:hAnsi="Calibri" w:cs="Calibri"/>
          <w:szCs w:val="24"/>
        </w:rPr>
        <w:t>doi</w:t>
      </w:r>
      <w:proofErr w:type="spellEnd"/>
      <w:r w:rsidRPr="007864B4">
        <w:rPr>
          <w:rFonts w:ascii="Calibri" w:hAnsi="Calibri" w:cs="Calibri"/>
          <w:szCs w:val="24"/>
        </w:rPr>
        <w:t>: 10.1007/s10458-022-09580-8.</w:t>
      </w:r>
    </w:p>
    <w:p w14:paraId="41DB7A45"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4]</w:t>
      </w:r>
      <w:r w:rsidRPr="007864B4">
        <w:rPr>
          <w:rFonts w:ascii="Calibri" w:hAnsi="Calibri" w:cs="Calibri"/>
          <w:szCs w:val="24"/>
        </w:rPr>
        <w:tab/>
        <w:t xml:space="preserve">J. </w:t>
      </w:r>
      <w:proofErr w:type="spellStart"/>
      <w:r w:rsidRPr="007864B4">
        <w:rPr>
          <w:rFonts w:ascii="Calibri" w:hAnsi="Calibri" w:cs="Calibri"/>
          <w:szCs w:val="24"/>
        </w:rPr>
        <w:t>Blumenkamp</w:t>
      </w:r>
      <w:proofErr w:type="spellEnd"/>
      <w:r w:rsidRPr="007864B4">
        <w:rPr>
          <w:rFonts w:ascii="Calibri" w:hAnsi="Calibri" w:cs="Calibri"/>
          <w:szCs w:val="24"/>
        </w:rPr>
        <w:t xml:space="preserve">, S. </w:t>
      </w:r>
      <w:proofErr w:type="spellStart"/>
      <w:r w:rsidRPr="007864B4">
        <w:rPr>
          <w:rFonts w:ascii="Calibri" w:hAnsi="Calibri" w:cs="Calibri"/>
          <w:szCs w:val="24"/>
        </w:rPr>
        <w:t>Morad</w:t>
      </w:r>
      <w:proofErr w:type="spellEnd"/>
      <w:r w:rsidRPr="007864B4">
        <w:rPr>
          <w:rFonts w:ascii="Calibri" w:hAnsi="Calibri" w:cs="Calibri"/>
          <w:szCs w:val="24"/>
        </w:rPr>
        <w:t xml:space="preserve">, J. </w:t>
      </w:r>
      <w:proofErr w:type="spellStart"/>
      <w:r w:rsidRPr="007864B4">
        <w:rPr>
          <w:rFonts w:ascii="Calibri" w:hAnsi="Calibri" w:cs="Calibri"/>
          <w:szCs w:val="24"/>
        </w:rPr>
        <w:t>Gielis</w:t>
      </w:r>
      <w:proofErr w:type="spellEnd"/>
      <w:r w:rsidRPr="007864B4">
        <w:rPr>
          <w:rFonts w:ascii="Calibri" w:hAnsi="Calibri" w:cs="Calibri"/>
          <w:szCs w:val="24"/>
        </w:rPr>
        <w:t xml:space="preserve">, Q. Li, and A. Prorok, “A Framework for Real-World Multi-Robot Systems Running Decentralized GNN-Based Policies,” in </w:t>
      </w:r>
      <w:r w:rsidRPr="007864B4">
        <w:rPr>
          <w:rFonts w:ascii="Calibri" w:hAnsi="Calibri" w:cs="Calibri"/>
          <w:i/>
          <w:iCs/>
          <w:szCs w:val="24"/>
        </w:rPr>
        <w:t>2022 International Conference on Robotics and Automation (ICRA)</w:t>
      </w:r>
      <w:r w:rsidRPr="007864B4">
        <w:rPr>
          <w:rFonts w:ascii="Calibri" w:hAnsi="Calibri" w:cs="Calibri"/>
          <w:szCs w:val="24"/>
        </w:rPr>
        <w:t xml:space="preserve">, Philadelphia, PA, USA, May 2022, pp. 8772–8778. </w:t>
      </w:r>
      <w:proofErr w:type="spellStart"/>
      <w:r w:rsidRPr="007864B4">
        <w:rPr>
          <w:rFonts w:ascii="Calibri" w:hAnsi="Calibri" w:cs="Calibri"/>
          <w:szCs w:val="24"/>
        </w:rPr>
        <w:t>doi</w:t>
      </w:r>
      <w:proofErr w:type="spellEnd"/>
      <w:r w:rsidRPr="007864B4">
        <w:rPr>
          <w:rFonts w:ascii="Calibri" w:hAnsi="Calibri" w:cs="Calibri"/>
          <w:szCs w:val="24"/>
        </w:rPr>
        <w:t>: 10.1109/ICRA46639.2022.9811744.</w:t>
      </w:r>
    </w:p>
    <w:p w14:paraId="1BEE92CB"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5]</w:t>
      </w:r>
      <w:r w:rsidRPr="007864B4">
        <w:rPr>
          <w:rFonts w:ascii="Calibri" w:hAnsi="Calibri" w:cs="Calibri"/>
          <w:szCs w:val="24"/>
        </w:rPr>
        <w:tab/>
        <w:t xml:space="preserve">E. </w:t>
      </w:r>
      <w:proofErr w:type="spellStart"/>
      <w:r w:rsidRPr="007864B4">
        <w:rPr>
          <w:rFonts w:ascii="Calibri" w:hAnsi="Calibri" w:cs="Calibri"/>
          <w:szCs w:val="24"/>
        </w:rPr>
        <w:t>Seraj</w:t>
      </w:r>
      <w:proofErr w:type="spellEnd"/>
      <w:r w:rsidRPr="007864B4">
        <w:rPr>
          <w:rFonts w:ascii="Calibri" w:hAnsi="Calibri" w:cs="Calibri"/>
          <w:szCs w:val="24"/>
        </w:rPr>
        <w:t>, “Learning Efficient Diverse Communication for Cooperative Heterogeneous Teaming,” 2022.</w:t>
      </w:r>
    </w:p>
    <w:p w14:paraId="2A82348A"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7]</w:t>
      </w:r>
      <w:r w:rsidRPr="007864B4">
        <w:rPr>
          <w:rFonts w:ascii="Calibri" w:hAnsi="Calibri" w:cs="Calibri"/>
          <w:szCs w:val="24"/>
        </w:rPr>
        <w:tab/>
        <w:t xml:space="preserve">A. R. Wagner, “Robot-Guided Evacuation as a Paradigm for Human-Robot Interaction Research,” </w:t>
      </w:r>
      <w:r w:rsidRPr="007864B4">
        <w:rPr>
          <w:rFonts w:ascii="Calibri" w:hAnsi="Calibri" w:cs="Calibri"/>
          <w:i/>
          <w:iCs/>
          <w:szCs w:val="24"/>
        </w:rPr>
        <w:t>Front. Robot. AI</w:t>
      </w:r>
      <w:r w:rsidRPr="007864B4">
        <w:rPr>
          <w:rFonts w:ascii="Calibri" w:hAnsi="Calibri" w:cs="Calibri"/>
          <w:szCs w:val="24"/>
        </w:rPr>
        <w:t xml:space="preserve">, vol. 8, p. 701938, Jul. 2021, </w:t>
      </w:r>
      <w:proofErr w:type="spellStart"/>
      <w:r w:rsidRPr="007864B4">
        <w:rPr>
          <w:rFonts w:ascii="Calibri" w:hAnsi="Calibri" w:cs="Calibri"/>
          <w:szCs w:val="24"/>
        </w:rPr>
        <w:t>doi</w:t>
      </w:r>
      <w:proofErr w:type="spellEnd"/>
      <w:r w:rsidRPr="007864B4">
        <w:rPr>
          <w:rFonts w:ascii="Calibri" w:hAnsi="Calibri" w:cs="Calibri"/>
          <w:szCs w:val="24"/>
        </w:rPr>
        <w:t>: 10.3389/frobt.2021.701938.</w:t>
      </w:r>
    </w:p>
    <w:p w14:paraId="60264DD9" w14:textId="77777777" w:rsidR="007864B4" w:rsidRPr="007864B4" w:rsidRDefault="007864B4" w:rsidP="007864B4">
      <w:pPr>
        <w:pStyle w:val="Bibliography"/>
        <w:rPr>
          <w:rFonts w:ascii="Calibri" w:hAnsi="Calibri" w:cs="Calibri"/>
          <w:szCs w:val="24"/>
        </w:rPr>
      </w:pPr>
      <w:r w:rsidRPr="007864B4">
        <w:rPr>
          <w:rFonts w:ascii="Calibri" w:hAnsi="Calibri" w:cs="Calibri"/>
          <w:szCs w:val="24"/>
        </w:rPr>
        <w:t>[18]</w:t>
      </w:r>
      <w:r w:rsidRPr="007864B4">
        <w:rPr>
          <w:rFonts w:ascii="Calibri" w:hAnsi="Calibri" w:cs="Calibri"/>
          <w:szCs w:val="24"/>
        </w:rPr>
        <w:tab/>
        <w:t xml:space="preserve">A. D. Ames, X. Xu, J. W. Grizzle, and P. </w:t>
      </w:r>
      <w:proofErr w:type="spellStart"/>
      <w:r w:rsidRPr="007864B4">
        <w:rPr>
          <w:rFonts w:ascii="Calibri" w:hAnsi="Calibri" w:cs="Calibri"/>
          <w:szCs w:val="24"/>
        </w:rPr>
        <w:t>Tabuada</w:t>
      </w:r>
      <w:proofErr w:type="spellEnd"/>
      <w:r w:rsidRPr="007864B4">
        <w:rPr>
          <w:rFonts w:ascii="Calibri" w:hAnsi="Calibri" w:cs="Calibri"/>
          <w:szCs w:val="24"/>
        </w:rPr>
        <w:t xml:space="preserve">, “Control Barrier Function Based Quadratic Programs for Safety Critical Systems,” </w:t>
      </w:r>
      <w:r w:rsidRPr="007864B4">
        <w:rPr>
          <w:rFonts w:ascii="Calibri" w:hAnsi="Calibri" w:cs="Calibri"/>
          <w:i/>
          <w:iCs/>
          <w:szCs w:val="24"/>
        </w:rPr>
        <w:t xml:space="preserve">IEEE Trans. </w:t>
      </w:r>
      <w:proofErr w:type="spellStart"/>
      <w:r w:rsidRPr="007864B4">
        <w:rPr>
          <w:rFonts w:ascii="Calibri" w:hAnsi="Calibri" w:cs="Calibri"/>
          <w:i/>
          <w:iCs/>
          <w:szCs w:val="24"/>
        </w:rPr>
        <w:t>Autom</w:t>
      </w:r>
      <w:proofErr w:type="spellEnd"/>
      <w:r w:rsidRPr="007864B4">
        <w:rPr>
          <w:rFonts w:ascii="Calibri" w:hAnsi="Calibri" w:cs="Calibri"/>
          <w:i/>
          <w:iCs/>
          <w:szCs w:val="24"/>
        </w:rPr>
        <w:t>. Control</w:t>
      </w:r>
      <w:r w:rsidRPr="007864B4">
        <w:rPr>
          <w:rFonts w:ascii="Calibri" w:hAnsi="Calibri" w:cs="Calibri"/>
          <w:szCs w:val="24"/>
        </w:rPr>
        <w:t xml:space="preserve">, vol. 62, no. 8, pp. 3861–3876, Aug. 2017, </w:t>
      </w:r>
      <w:proofErr w:type="spellStart"/>
      <w:r w:rsidRPr="007864B4">
        <w:rPr>
          <w:rFonts w:ascii="Calibri" w:hAnsi="Calibri" w:cs="Calibri"/>
          <w:szCs w:val="24"/>
        </w:rPr>
        <w:t>doi</w:t>
      </w:r>
      <w:proofErr w:type="spellEnd"/>
      <w:r w:rsidRPr="007864B4">
        <w:rPr>
          <w:rFonts w:ascii="Calibri" w:hAnsi="Calibri" w:cs="Calibri"/>
          <w:szCs w:val="24"/>
        </w:rPr>
        <w:t>: 10.1109/TAC.2016.2638961.</w:t>
      </w:r>
    </w:p>
    <w:p w14:paraId="5986DA19" w14:textId="37ACEDF4" w:rsidR="00CE085C" w:rsidRDefault="00872EDC">
      <w:r>
        <w:fldChar w:fldCharType="end"/>
      </w:r>
    </w:p>
    <w:sectPr w:rsidR="00CE08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85C"/>
    <w:rsid w:val="00391697"/>
    <w:rsid w:val="00640ABE"/>
    <w:rsid w:val="00647AB5"/>
    <w:rsid w:val="006F4765"/>
    <w:rsid w:val="00736384"/>
    <w:rsid w:val="007864B4"/>
    <w:rsid w:val="00872EDC"/>
    <w:rsid w:val="00876F1F"/>
    <w:rsid w:val="008945C1"/>
    <w:rsid w:val="00A54808"/>
    <w:rsid w:val="00BD4006"/>
    <w:rsid w:val="00CA61B8"/>
    <w:rsid w:val="00CD60B2"/>
    <w:rsid w:val="00CE085C"/>
    <w:rsid w:val="00D15EBC"/>
    <w:rsid w:val="00E41EF6"/>
    <w:rsid w:val="00F40E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3134F"/>
  <w15:chartTrackingRefBased/>
  <w15:docId w15:val="{E4E05E29-1552-4B2E-8F5C-FE576B400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72ED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9</TotalTime>
  <Pages>2</Pages>
  <Words>7023</Words>
  <Characters>40034</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hilip Beyer</dc:creator>
  <cp:keywords/>
  <dc:description/>
  <cp:lastModifiedBy>Alexander Philip Beyer</cp:lastModifiedBy>
  <cp:revision>4</cp:revision>
  <dcterms:created xsi:type="dcterms:W3CDTF">2023-03-07T22:16:00Z</dcterms:created>
  <dcterms:modified xsi:type="dcterms:W3CDTF">2023-03-09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04BiOZI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